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62095D" w14:textId="2B96F7F7" w:rsidR="003C6052" w:rsidRPr="00544C87" w:rsidRDefault="00544C87" w:rsidP="00544C87">
      <w:pPr>
        <w:pStyle w:val="Title"/>
      </w:pPr>
      <w:r w:rsidRPr="00544C87">
        <w:t>Experiment 1</w:t>
      </w:r>
    </w:p>
    <w:p w14:paraId="59B37E7E" w14:textId="07AED5C0" w:rsidR="00544C87" w:rsidRPr="00544C87" w:rsidRDefault="00544C87" w:rsidP="00544C87">
      <w:pPr>
        <w:pStyle w:val="Title"/>
      </w:pPr>
      <w:r w:rsidRPr="00544C87">
        <w:t>Pump Characterization</w:t>
      </w:r>
    </w:p>
    <w:p w14:paraId="594ACFF6" w14:textId="6117E2F4" w:rsidR="00544C87" w:rsidRDefault="00544C87" w:rsidP="00544C87">
      <w:pPr>
        <w:jc w:val="center"/>
        <w:rPr>
          <w:sz w:val="20"/>
          <w:szCs w:val="20"/>
        </w:rPr>
      </w:pPr>
    </w:p>
    <w:p w14:paraId="6C6A8C7F" w14:textId="5CD9210B" w:rsidR="00544C87" w:rsidRDefault="00544C87" w:rsidP="00544C87">
      <w:pPr>
        <w:jc w:val="center"/>
        <w:rPr>
          <w:sz w:val="20"/>
          <w:szCs w:val="20"/>
        </w:rPr>
      </w:pPr>
      <w:r>
        <w:rPr>
          <w:sz w:val="20"/>
          <w:szCs w:val="20"/>
        </w:rPr>
        <w:t>Group AB-A</w:t>
      </w:r>
    </w:p>
    <w:p w14:paraId="10D591E5" w14:textId="6A72FB1F" w:rsidR="00544C87" w:rsidRDefault="00544C87" w:rsidP="00544C87">
      <w:pPr>
        <w:jc w:val="center"/>
        <w:rPr>
          <w:sz w:val="20"/>
          <w:szCs w:val="20"/>
        </w:rPr>
      </w:pPr>
      <w:r>
        <w:rPr>
          <w:sz w:val="20"/>
          <w:szCs w:val="20"/>
        </w:rPr>
        <w:t>Group Member 1 (Task Leader)</w:t>
      </w:r>
    </w:p>
    <w:p w14:paraId="3340BF96" w14:textId="3A6702A9" w:rsidR="00544C87" w:rsidRDefault="00544C87" w:rsidP="00544C87">
      <w:pPr>
        <w:jc w:val="center"/>
        <w:rPr>
          <w:sz w:val="20"/>
          <w:szCs w:val="20"/>
        </w:rPr>
      </w:pPr>
      <w:r>
        <w:rPr>
          <w:sz w:val="20"/>
          <w:szCs w:val="20"/>
        </w:rPr>
        <w:t>Group Member 2</w:t>
      </w:r>
    </w:p>
    <w:p w14:paraId="6D43017D" w14:textId="77777777" w:rsidR="00544C87" w:rsidRDefault="00544C87" w:rsidP="00544C87">
      <w:pPr>
        <w:jc w:val="center"/>
        <w:rPr>
          <w:sz w:val="20"/>
          <w:szCs w:val="20"/>
        </w:rPr>
        <w:sectPr w:rsidR="00544C87">
          <w:pgSz w:w="12240" w:h="15840"/>
          <w:pgMar w:top="1440" w:right="1440" w:bottom="1440" w:left="1440" w:header="720" w:footer="720" w:gutter="0"/>
          <w:cols w:space="720"/>
          <w:docGrid w:linePitch="360"/>
        </w:sectPr>
      </w:pPr>
      <w:r>
        <w:rPr>
          <w:sz w:val="20"/>
          <w:szCs w:val="20"/>
        </w:rPr>
        <w:t>Group Member 3</w:t>
      </w:r>
    </w:p>
    <w:p w14:paraId="1CDDE836" w14:textId="7CC0DDC9" w:rsidR="00544C87" w:rsidRDefault="00544C87" w:rsidP="00544C87">
      <w:pPr>
        <w:pStyle w:val="Heading1"/>
      </w:pPr>
      <w:r w:rsidRPr="00544C87">
        <w:lastRenderedPageBreak/>
        <w:t>Introduction</w:t>
      </w:r>
    </w:p>
    <w:p w14:paraId="0E0960F5" w14:textId="2CA588C6" w:rsidR="00544C87" w:rsidRDefault="00544C87" w:rsidP="00544C87">
      <w:pPr>
        <w:pStyle w:val="Heading2"/>
      </w:pPr>
      <w:r w:rsidRPr="00544C87">
        <w:t>Purpose and Scope</w:t>
      </w:r>
    </w:p>
    <w:p w14:paraId="657CE094" w14:textId="4DD6F656" w:rsidR="00544C87" w:rsidRDefault="00B06B9D" w:rsidP="00544C87">
      <w:r>
        <w:t>Include</w:t>
      </w:r>
      <w:r w:rsidR="00544C87">
        <w:t xml:space="preserve"> the purpose and scope. </w:t>
      </w:r>
      <w:r>
        <w:t>Objectives must be specific, e.g.</w:t>
      </w:r>
      <w:r w:rsidR="00544C87">
        <w:t>:</w:t>
      </w:r>
    </w:p>
    <w:p w14:paraId="2C755B29" w14:textId="2434ECA9" w:rsidR="00544C87" w:rsidRDefault="00544C87" w:rsidP="00544C87">
      <w:pPr>
        <w:pStyle w:val="ListParagraph"/>
        <w:numPr>
          <w:ilvl w:val="0"/>
          <w:numId w:val="1"/>
        </w:numPr>
      </w:pPr>
      <w:r>
        <w:t>Point 1</w:t>
      </w:r>
    </w:p>
    <w:p w14:paraId="1D67C4F8" w14:textId="5131A179" w:rsidR="00544C87" w:rsidRDefault="00544C87" w:rsidP="00544C87">
      <w:pPr>
        <w:pStyle w:val="ListParagraph"/>
        <w:numPr>
          <w:ilvl w:val="0"/>
          <w:numId w:val="1"/>
        </w:numPr>
      </w:pPr>
      <w:r>
        <w:t>Point 2</w:t>
      </w:r>
    </w:p>
    <w:p w14:paraId="780C7F76" w14:textId="4AB5262C" w:rsidR="00544C87" w:rsidRDefault="00544C87" w:rsidP="00544C87">
      <w:pPr>
        <w:pStyle w:val="ListParagraph"/>
        <w:numPr>
          <w:ilvl w:val="0"/>
          <w:numId w:val="1"/>
        </w:numPr>
      </w:pPr>
      <w:r>
        <w:t>Point 3</w:t>
      </w:r>
    </w:p>
    <w:p w14:paraId="503AD9C3" w14:textId="79A3FD93" w:rsidR="00544C87" w:rsidRDefault="00B06B9D" w:rsidP="00B06B9D">
      <w:pPr>
        <w:rPr>
          <w:sz w:val="20"/>
          <w:szCs w:val="20"/>
        </w:rPr>
      </w:pPr>
      <w:r>
        <w:rPr>
          <w:b/>
          <w:bCs/>
          <w:i/>
          <w:iCs/>
        </w:rPr>
        <w:t>The assignment memos are purposefully vague, so you must define more specific objectives.</w:t>
      </w:r>
      <w:r>
        <w:t xml:space="preserve">  Otherwise, you will not have a clear purpose for your experiments and analysis.</w:t>
      </w:r>
    </w:p>
    <w:p w14:paraId="37BA0018" w14:textId="314E8897" w:rsidR="00544C87" w:rsidRDefault="00544C87" w:rsidP="00544C87">
      <w:pPr>
        <w:pStyle w:val="Heading2"/>
      </w:pPr>
      <w:r>
        <w:t>Relevant Theory and Literature</w:t>
      </w:r>
    </w:p>
    <w:p w14:paraId="0C0111CF" w14:textId="1F78A449" w:rsidR="00544C87" w:rsidRDefault="00B06B9D" w:rsidP="00544C87">
      <w:pPr>
        <w:rPr>
          <w:sz w:val="20"/>
          <w:szCs w:val="20"/>
        </w:rPr>
      </w:pPr>
      <w:r>
        <w:rPr>
          <w:sz w:val="20"/>
          <w:szCs w:val="20"/>
        </w:rPr>
        <w:t>Summarize the relevant theory</w:t>
      </w:r>
      <w:r w:rsidR="00544C87">
        <w:rPr>
          <w:sz w:val="20"/>
          <w:szCs w:val="20"/>
        </w:rPr>
        <w:t>. This is my first equation:</w:t>
      </w:r>
    </w:p>
    <w:p w14:paraId="2014E1B5" w14:textId="77777777" w:rsidR="00544C87" w:rsidRDefault="00544C87" w:rsidP="00544C87">
      <w:pPr>
        <w:tabs>
          <w:tab w:val="center" w:pos="4680"/>
          <w:tab w:val="right" w:pos="9360"/>
        </w:tabs>
        <w:rPr>
          <w:rFonts w:eastAsiaTheme="minorEastAsia"/>
          <w:sz w:val="20"/>
          <w:szCs w:val="20"/>
        </w:rPr>
      </w:pPr>
      <w:r>
        <w:rPr>
          <w:rFonts w:eastAsiaTheme="minorEastAsia"/>
          <w:sz w:val="20"/>
          <w:szCs w:val="20"/>
        </w:rPr>
        <w:tab/>
      </w:r>
      <m:oMath>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c</m:t>
            </m:r>
          </m:e>
          <m:sup>
            <m:r>
              <w:rPr>
                <w:rFonts w:ascii="Cambria Math" w:hAnsi="Cambria Math"/>
                <w:sz w:val="20"/>
                <w:szCs w:val="20"/>
              </w:rPr>
              <m:t>2</m:t>
            </m:r>
          </m:sup>
        </m:sSup>
      </m:oMath>
      <w:r>
        <w:rPr>
          <w:rFonts w:eastAsiaTheme="minorEastAsia"/>
          <w:sz w:val="20"/>
          <w:szCs w:val="20"/>
        </w:rPr>
        <w:tab/>
        <w:t>(1)</w:t>
      </w:r>
    </w:p>
    <w:p w14:paraId="1A3AA71E" w14:textId="726745E0" w:rsidR="00B06B9D" w:rsidRPr="00B06B9D" w:rsidRDefault="00B06B9D" w:rsidP="00544C87">
      <w:r>
        <w:t>Include key equations and sources but omit details such as derivations. Equations should be separate from the text and numbered.</w:t>
      </w:r>
      <w:r w:rsidR="00A776AF">
        <w:t xml:space="preserve"> Here is a fake reference</w:t>
      </w:r>
      <w:r w:rsidR="00A776AF">
        <w:fldChar w:fldCharType="begin"/>
      </w:r>
      <w:r w:rsidR="00A776AF">
        <w:instrText xml:space="preserve"> ADDIN EN.CITE &lt;EndNote&gt;&lt;Cite&gt;&lt;Author&gt;Lewis&lt;/Author&gt;&lt;Year&gt;2018&lt;/Year&gt;&lt;RecNum&gt;2&lt;/RecNum&gt;&lt;DisplayText&gt;&lt;style face="superscript"&gt;1&lt;/style&gt;&lt;/DisplayText&gt;&lt;record&gt;&lt;rec-number&gt;2&lt;/rec-number&gt;&lt;foreign-keys&gt;&lt;key app="EN" db-id="tvs0e9vpr90w9bew0pfvstr0t2f5safazerw" timestamp="1559681902"&gt;2&lt;/key&gt;&lt;/foreign-keys&gt;&lt;ref-type name="Journal Article"&gt;17&lt;/ref-type&gt;&lt;contributors&gt;&lt;authors&gt;&lt;author&gt;Lewis, L Michelle&lt;/author&gt;&lt;author&gt;Edwards, Meredith C&lt;/author&gt;&lt;author&gt;Meyers, Zachary R&lt;/author&gt;&lt;author&gt;Talbot Jr, C Conover&lt;/author&gt;&lt;author&gt;Hao, Haiping&lt;/author&gt;&lt;author&gt;Blum, David&lt;/author&gt;&lt;/authors&gt;&lt;/contributors&gt;&lt;titles&gt;&lt;title&gt;Replication Study: Transcriptional amplification in tumor cells with elevated c-Myc&lt;/title&gt;&lt;secondary-title&gt;Elife&lt;/secondary-title&gt;&lt;/titles&gt;&lt;periodical&gt;&lt;full-title&gt;Elife&lt;/full-title&gt;&lt;/periodical&gt;&lt;pages&gt;e30274&lt;/pages&gt;&lt;volume&gt;7&lt;/volume&gt;&lt;dates&gt;&lt;year&gt;2018&lt;/year&gt;&lt;/dates&gt;&lt;isbn&gt;2050-084X&lt;/isbn&gt;&lt;urls&gt;&lt;/urls&gt;&lt;/record&gt;&lt;/Cite&gt;&lt;/EndNote&gt;</w:instrText>
      </w:r>
      <w:r w:rsidR="00A776AF">
        <w:fldChar w:fldCharType="separate"/>
      </w:r>
      <w:r w:rsidR="00A776AF" w:rsidRPr="00A776AF">
        <w:rPr>
          <w:noProof/>
          <w:vertAlign w:val="superscript"/>
        </w:rPr>
        <w:t>1</w:t>
      </w:r>
      <w:r w:rsidR="00A776AF">
        <w:fldChar w:fldCharType="end"/>
      </w:r>
      <w:r w:rsidR="00A776AF">
        <w:t>.</w:t>
      </w:r>
    </w:p>
    <w:p w14:paraId="4998A463" w14:textId="72434854" w:rsidR="00544C87" w:rsidRDefault="00544C87" w:rsidP="00544C87">
      <w:pPr>
        <w:rPr>
          <w:i/>
          <w:iCs/>
        </w:rPr>
      </w:pPr>
      <w:r>
        <w:rPr>
          <w:i/>
          <w:iCs/>
        </w:rPr>
        <w:t>State your hypothesis here at the end</w:t>
      </w:r>
    </w:p>
    <w:p w14:paraId="4FF393AB" w14:textId="6D19DDDE" w:rsidR="00544C87" w:rsidRDefault="00544C87" w:rsidP="00544C87">
      <w:pPr>
        <w:pStyle w:val="Heading1"/>
      </w:pPr>
      <w:r>
        <w:t>Materials and Methods</w:t>
      </w:r>
    </w:p>
    <w:p w14:paraId="14616EC2" w14:textId="1341633D" w:rsidR="00544C87" w:rsidRDefault="00B06B9D" w:rsidP="00B06B9D">
      <w:pPr>
        <w:pStyle w:val="Heading2"/>
      </w:pPr>
      <w:r>
        <w:t>Equipment</w:t>
      </w:r>
    </w:p>
    <w:p w14:paraId="4E88E5A3" w14:textId="35764E3D" w:rsidR="00B06B9D" w:rsidRDefault="00B06B9D" w:rsidP="00B06B9D">
      <w:r>
        <w:t>Describe available equipment and how you will use it to achieve your objectives.</w:t>
      </w:r>
    </w:p>
    <w:p w14:paraId="16A4555A" w14:textId="2343EEA9" w:rsidR="00B06B9D" w:rsidRDefault="00B06B9D" w:rsidP="00B06B9D">
      <w:r>
        <w:t>Include a schematic showing all key devices, controls, and instrumentation.</w:t>
      </w:r>
    </w:p>
    <w:p w14:paraId="00277F6C" w14:textId="59841C74" w:rsidR="00B06B9D" w:rsidRDefault="00B06B9D" w:rsidP="00B06B9D">
      <w:pPr>
        <w:pStyle w:val="Heading2"/>
      </w:pPr>
      <w:r>
        <w:t>Procedure</w:t>
      </w:r>
    </w:p>
    <w:p w14:paraId="3C447F82" w14:textId="0A1F1128" w:rsidR="00B06B9D" w:rsidRDefault="00B06B9D" w:rsidP="00B06B9D">
      <w:r>
        <w:t>Explain what data you will collect. Be as specific as possible. For example, give ranges over which variables will be adjusted number of measurements at each condition, etc.</w:t>
      </w:r>
    </w:p>
    <w:p w14:paraId="64E1F0EA" w14:textId="1E500B52" w:rsidR="00B06B9D" w:rsidRDefault="00B06B9D" w:rsidP="00B06B9D">
      <w:pPr>
        <w:pStyle w:val="Heading2"/>
      </w:pPr>
      <w:r>
        <w:t>Safety Issues</w:t>
      </w:r>
    </w:p>
    <w:p w14:paraId="7FCF1510" w14:textId="441ED44D" w:rsidR="00B06B9D" w:rsidRPr="00B06B9D" w:rsidRDefault="00B06B9D" w:rsidP="00B06B9D">
      <w:r>
        <w:t xml:space="preserve">Note safety issues for this experiment </w:t>
      </w:r>
      <w:r w:rsidRPr="00B06B9D">
        <w:t>(omit "obvious" issues such as sharp objects, electrical power, etc. unless you believe there is a specific safety issue). Briefly note possible hazards of chemicals used.</w:t>
      </w:r>
    </w:p>
    <w:p w14:paraId="1F513E52" w14:textId="07F816AA" w:rsidR="00B06B9D" w:rsidRDefault="00B06B9D" w:rsidP="00B06B9D">
      <w:pPr>
        <w:pStyle w:val="Heading1"/>
      </w:pPr>
      <w:r>
        <w:t>Discussion</w:t>
      </w:r>
    </w:p>
    <w:p w14:paraId="538A2BE8" w14:textId="79C9C5BE" w:rsidR="00B06B9D" w:rsidRDefault="00B06B9D" w:rsidP="00B06B9D">
      <w:r w:rsidRPr="00B06B9D">
        <w:t>Explain how the data will be analyzed. You must include the sample calculations in the appendix.</w:t>
      </w:r>
    </w:p>
    <w:p w14:paraId="4CB410BE" w14:textId="4AEFCF8F" w:rsidR="00B06B9D" w:rsidRDefault="00B06B9D" w:rsidP="00B06B9D">
      <w:r w:rsidRPr="00B06B9D">
        <w:t xml:space="preserve">Give the literature and other information at your disposal, your expectations (trends, likely errors, </w:t>
      </w:r>
      <w:proofErr w:type="spellStart"/>
      <w:r w:rsidRPr="00B06B9D">
        <w:t>etc</w:t>
      </w:r>
      <w:proofErr w:type="spellEnd"/>
      <w:r w:rsidRPr="00B06B9D">
        <w:t>).</w:t>
      </w:r>
    </w:p>
    <w:p w14:paraId="6CFA704C" w14:textId="4B10DFBC" w:rsidR="00B06B9D" w:rsidRDefault="00B06B9D" w:rsidP="00B06B9D">
      <w:r w:rsidRPr="00B06B9D">
        <w:t>Comment on alternative approaches you considered, if any.</w:t>
      </w:r>
    </w:p>
    <w:p w14:paraId="61640384" w14:textId="6DC3553A" w:rsidR="00B06B9D" w:rsidRDefault="00B06B9D" w:rsidP="00B06B9D">
      <w:r w:rsidRPr="00B06B9D">
        <w:t>Given the time available, will you be able to collect enough data to draw convincing conclusions?</w:t>
      </w:r>
    </w:p>
    <w:p w14:paraId="2C0E89F6" w14:textId="77777777" w:rsidR="00B06B9D" w:rsidRDefault="00B06B9D" w:rsidP="00B06B9D">
      <w:pPr>
        <w:pStyle w:val="Heading1"/>
        <w:sectPr w:rsidR="00B06B9D">
          <w:pgSz w:w="12240" w:h="15840"/>
          <w:pgMar w:top="1440" w:right="1440" w:bottom="1440" w:left="1440" w:header="720" w:footer="720" w:gutter="0"/>
          <w:cols w:space="720"/>
          <w:docGrid w:linePitch="360"/>
        </w:sectPr>
      </w:pPr>
    </w:p>
    <w:p w14:paraId="6F229A65" w14:textId="12AAD888" w:rsidR="00B06B9D" w:rsidRDefault="00B06B9D" w:rsidP="00B06B9D">
      <w:pPr>
        <w:pStyle w:val="Heading1"/>
      </w:pPr>
      <w:r>
        <w:lastRenderedPageBreak/>
        <w:t>References</w:t>
      </w:r>
    </w:p>
    <w:p w14:paraId="3F419CA8" w14:textId="77777777" w:rsidR="00A776AF" w:rsidRPr="00A776AF" w:rsidRDefault="00A776AF" w:rsidP="00A776AF">
      <w:bookmarkStart w:id="0" w:name="_GoBack"/>
      <w:bookmarkEnd w:id="0"/>
    </w:p>
    <w:p w14:paraId="016EDBDA" w14:textId="77777777" w:rsidR="00A776AF" w:rsidRPr="00A776AF" w:rsidRDefault="00A776AF" w:rsidP="00A776AF">
      <w:pPr>
        <w:pStyle w:val="EndNoteBibliography"/>
        <w:ind w:left="720" w:hanging="720"/>
      </w:pPr>
      <w:r>
        <w:fldChar w:fldCharType="begin"/>
      </w:r>
      <w:r>
        <w:instrText xml:space="preserve"> ADDIN EN.REFLIST </w:instrText>
      </w:r>
      <w:r>
        <w:fldChar w:fldCharType="separate"/>
      </w:r>
      <w:r w:rsidRPr="00A776AF">
        <w:rPr>
          <w:b/>
        </w:rPr>
        <w:t>1.</w:t>
      </w:r>
      <w:r w:rsidRPr="00A776AF">
        <w:tab/>
        <w:t xml:space="preserve">Lewis LM, Edwards MC, Meyers ZR, Talbot Jr CC, Hao H, Blum D. Replication Study: Transcriptional amplification in tumor cells with elevated c-Myc. </w:t>
      </w:r>
      <w:r w:rsidRPr="00A776AF">
        <w:rPr>
          <w:i/>
        </w:rPr>
        <w:t xml:space="preserve">Elife. </w:t>
      </w:r>
      <w:r w:rsidRPr="00A776AF">
        <w:t>2018;7:e30274.</w:t>
      </w:r>
    </w:p>
    <w:p w14:paraId="314F3A93" w14:textId="14F4E967" w:rsidR="00B06B9D" w:rsidRPr="00B06B9D" w:rsidRDefault="00A776AF" w:rsidP="00A776AF">
      <w:pPr>
        <w:sectPr w:rsidR="00B06B9D" w:rsidRPr="00B06B9D">
          <w:pgSz w:w="12240" w:h="15840"/>
          <w:pgMar w:top="1440" w:right="1440" w:bottom="1440" w:left="1440" w:header="720" w:footer="720" w:gutter="0"/>
          <w:cols w:space="720"/>
          <w:docGrid w:linePitch="360"/>
        </w:sectPr>
      </w:pPr>
      <w:r>
        <w:fldChar w:fldCharType="end"/>
      </w:r>
    </w:p>
    <w:p w14:paraId="4F4049AE" w14:textId="77777777" w:rsidR="00B06B9D" w:rsidRDefault="00B06B9D" w:rsidP="00B06B9D">
      <w:pPr>
        <w:pStyle w:val="Heading1"/>
      </w:pPr>
      <w:r>
        <w:lastRenderedPageBreak/>
        <w:t>Appendix 1</w:t>
      </w:r>
    </w:p>
    <w:p w14:paraId="25C3884A" w14:textId="226DCAE0" w:rsidR="00B06B9D" w:rsidRDefault="00B06B9D" w:rsidP="00B06B9D">
      <w:r>
        <w:t xml:space="preserve">Include sample calculations </w:t>
      </w:r>
      <w:r w:rsidRPr="00B06B9D">
        <w:t>that show how you will analyze the data, including error analysis. Use an equation editor. Include all required unit conversions. Do your best to use realistic numerical values (a reasonable guess is OK).</w:t>
      </w:r>
    </w:p>
    <w:p w14:paraId="7788A3FC" w14:textId="77777777" w:rsidR="00B06B9D" w:rsidRDefault="00B06B9D" w:rsidP="00B06B9D"/>
    <w:p w14:paraId="47D3E16C" w14:textId="5950458A" w:rsidR="00B06B9D" w:rsidRPr="00B06B9D" w:rsidRDefault="00B06B9D" w:rsidP="00B06B9D">
      <w:pPr>
        <w:sectPr w:rsidR="00B06B9D" w:rsidRPr="00B06B9D">
          <w:pgSz w:w="12240" w:h="15840"/>
          <w:pgMar w:top="1440" w:right="1440" w:bottom="1440" w:left="1440" w:header="720" w:footer="720" w:gutter="0"/>
          <w:cols w:space="720"/>
          <w:docGrid w:linePitch="360"/>
        </w:sectPr>
      </w:pPr>
    </w:p>
    <w:p w14:paraId="79A9884E" w14:textId="50DAEF93" w:rsidR="00B06B9D" w:rsidRDefault="00B06B9D" w:rsidP="00B06B9D">
      <w:pPr>
        <w:pStyle w:val="Heading1"/>
      </w:pPr>
      <w:r>
        <w:lastRenderedPageBreak/>
        <w:t>Member Contributions</w:t>
      </w:r>
    </w:p>
    <w:p w14:paraId="7A25BB82" w14:textId="7DCA4D97" w:rsidR="00B06B9D" w:rsidRPr="00B06B9D" w:rsidRDefault="00B06B9D" w:rsidP="00B06B9D">
      <w:r>
        <w:t>Clearly state the contribution of each member in the report.</w:t>
      </w:r>
    </w:p>
    <w:p w14:paraId="6082846C" w14:textId="25CE9675" w:rsidR="00B06B9D" w:rsidRPr="00B06B9D" w:rsidRDefault="00B06B9D" w:rsidP="00B06B9D"/>
    <w:sectPr w:rsidR="00B06B9D" w:rsidRPr="00B06B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362F92"/>
    <w:multiLevelType w:val="hybridMultilevel"/>
    <w:tmpl w:val="77C65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IChE Journa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s0e9vpr90w9bew0pfvstr0t2f5safazerw&quot;&gt;directpaper&lt;record-ids&gt;&lt;item&gt;2&lt;/item&gt;&lt;/record-ids&gt;&lt;/item&gt;&lt;/Libraries&gt;"/>
  </w:docVars>
  <w:rsids>
    <w:rsidRoot w:val="00544C87"/>
    <w:rsid w:val="003C6052"/>
    <w:rsid w:val="00544C87"/>
    <w:rsid w:val="007722DC"/>
    <w:rsid w:val="00A776AF"/>
    <w:rsid w:val="00B06B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90A33"/>
  <w15:chartTrackingRefBased/>
  <w15:docId w15:val="{BA83815A-6D2D-4A9A-8EDE-B5065180D3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en-US" w:eastAsia="en-US" w:bidi="ar-SA"/>
      </w:rPr>
    </w:rPrDefault>
    <w:pPrDefault>
      <w:pPr>
        <w:spacing w:after="1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4C87"/>
    <w:pPr>
      <w:outlineLvl w:val="0"/>
    </w:pPr>
    <w:rPr>
      <w:b/>
      <w:bCs/>
      <w:sz w:val="28"/>
      <w:szCs w:val="28"/>
    </w:rPr>
  </w:style>
  <w:style w:type="paragraph" w:styleId="Heading2">
    <w:name w:val="heading 2"/>
    <w:basedOn w:val="Normal"/>
    <w:next w:val="Normal"/>
    <w:link w:val="Heading2Char"/>
    <w:uiPriority w:val="9"/>
    <w:unhideWhenUsed/>
    <w:qFormat/>
    <w:rsid w:val="00544C87"/>
    <w:pPr>
      <w:outlineLvl w:val="1"/>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44C87"/>
    <w:pPr>
      <w:jc w:val="center"/>
    </w:pPr>
    <w:rPr>
      <w:b/>
      <w:bCs/>
      <w:sz w:val="72"/>
      <w:szCs w:val="72"/>
    </w:rPr>
  </w:style>
  <w:style w:type="character" w:customStyle="1" w:styleId="TitleChar">
    <w:name w:val="Title Char"/>
    <w:basedOn w:val="DefaultParagraphFont"/>
    <w:link w:val="Title"/>
    <w:uiPriority w:val="10"/>
    <w:rsid w:val="00544C87"/>
    <w:rPr>
      <w:b/>
      <w:bCs/>
      <w:sz w:val="72"/>
      <w:szCs w:val="72"/>
    </w:rPr>
  </w:style>
  <w:style w:type="character" w:customStyle="1" w:styleId="Heading1Char">
    <w:name w:val="Heading 1 Char"/>
    <w:basedOn w:val="DefaultParagraphFont"/>
    <w:link w:val="Heading1"/>
    <w:uiPriority w:val="9"/>
    <w:rsid w:val="00544C87"/>
    <w:rPr>
      <w:b/>
      <w:bCs/>
      <w:sz w:val="28"/>
      <w:szCs w:val="28"/>
    </w:rPr>
  </w:style>
  <w:style w:type="character" w:styleId="PlaceholderText">
    <w:name w:val="Placeholder Text"/>
    <w:basedOn w:val="DefaultParagraphFont"/>
    <w:uiPriority w:val="99"/>
    <w:semiHidden/>
    <w:rsid w:val="00544C87"/>
    <w:rPr>
      <w:color w:val="808080"/>
    </w:rPr>
  </w:style>
  <w:style w:type="character" w:customStyle="1" w:styleId="Heading2Char">
    <w:name w:val="Heading 2 Char"/>
    <w:basedOn w:val="DefaultParagraphFont"/>
    <w:link w:val="Heading2"/>
    <w:uiPriority w:val="9"/>
    <w:rsid w:val="00544C87"/>
    <w:rPr>
      <w:b/>
      <w:bCs/>
    </w:rPr>
  </w:style>
  <w:style w:type="paragraph" w:styleId="ListParagraph">
    <w:name w:val="List Paragraph"/>
    <w:basedOn w:val="Normal"/>
    <w:uiPriority w:val="34"/>
    <w:qFormat/>
    <w:rsid w:val="00544C87"/>
    <w:pPr>
      <w:ind w:left="720"/>
      <w:contextualSpacing/>
    </w:pPr>
  </w:style>
  <w:style w:type="paragraph" w:customStyle="1" w:styleId="EndNoteBibliographyTitle">
    <w:name w:val="EndNote Bibliography Title"/>
    <w:basedOn w:val="Normal"/>
    <w:link w:val="EndNoteBibliographyTitleChar"/>
    <w:rsid w:val="00A776AF"/>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A776AF"/>
    <w:rPr>
      <w:rFonts w:cs="Arial"/>
      <w:noProof/>
    </w:rPr>
  </w:style>
  <w:style w:type="paragraph" w:customStyle="1" w:styleId="EndNoteBibliography">
    <w:name w:val="EndNote Bibliography"/>
    <w:basedOn w:val="Normal"/>
    <w:link w:val="EndNoteBibliographyChar"/>
    <w:rsid w:val="00A776AF"/>
    <w:rPr>
      <w:rFonts w:cs="Arial"/>
      <w:noProof/>
    </w:rPr>
  </w:style>
  <w:style w:type="character" w:customStyle="1" w:styleId="EndNoteBibliographyChar">
    <w:name w:val="EndNote Bibliography Char"/>
    <w:basedOn w:val="DefaultParagraphFont"/>
    <w:link w:val="EndNoteBibliography"/>
    <w:rsid w:val="00A776AF"/>
    <w:rPr>
      <w:rFonts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3DC223C-B785-48D5-AA0D-A9F4B3F36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5</Pages>
  <Words>470</Words>
  <Characters>2681</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d Curtis</dc:creator>
  <cp:keywords/>
  <dc:description/>
  <cp:lastModifiedBy>Chad Curtis</cp:lastModifiedBy>
  <cp:revision>2</cp:revision>
  <dcterms:created xsi:type="dcterms:W3CDTF">2019-09-06T23:26:00Z</dcterms:created>
  <dcterms:modified xsi:type="dcterms:W3CDTF">2019-09-07T00:00:00Z</dcterms:modified>
</cp:coreProperties>
</file>